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C318E7" w14:textId="77777777" w:rsidR="005320D9" w:rsidRDefault="005320D9" w:rsidP="005320D9">
      <w:pPr>
        <w:spacing w:line="480" w:lineRule="auto"/>
        <w:ind w:right="-360"/>
        <w:rPr>
          <w:b/>
        </w:rPr>
      </w:pPr>
    </w:p>
    <w:p w14:paraId="299F5E70" w14:textId="77777777" w:rsidR="005320D9" w:rsidRDefault="005320D9" w:rsidP="005320D9">
      <w:pPr>
        <w:spacing w:line="480" w:lineRule="auto"/>
        <w:ind w:right="-360"/>
        <w:rPr>
          <w:b/>
        </w:rPr>
      </w:pPr>
      <w:r>
        <w:rPr>
          <w:b/>
          <w:noProof/>
        </w:rPr>
        <w:drawing>
          <wp:inline distT="0" distB="0" distL="0" distR="0" wp14:anchorId="02F44336" wp14:editId="6FC3326D">
            <wp:extent cx="4572000" cy="34290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3429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F6C6BA" w14:textId="77777777" w:rsidR="005320D9" w:rsidRDefault="005320D9" w:rsidP="005320D9">
      <w:pPr>
        <w:spacing w:line="480" w:lineRule="auto"/>
        <w:ind w:right="-360"/>
      </w:pPr>
      <w:r w:rsidRPr="00FC3C56">
        <w:rPr>
          <w:b/>
        </w:rPr>
        <w:t xml:space="preserve">Fig. </w:t>
      </w:r>
      <w:r>
        <w:rPr>
          <w:b/>
        </w:rPr>
        <w:t>1S</w:t>
      </w:r>
      <w:r w:rsidR="00AD1460">
        <w:rPr>
          <w:b/>
        </w:rPr>
        <w:t>.</w:t>
      </w:r>
      <w:r>
        <w:t xml:space="preserve">  Amplification of reference Sabin strain (S, serotype indicated by number) sequences in the rRT-PCR VDPV assays.  Assays used the FAM fluorophore for targeting the VP1 gene.  The no-template controls </w:t>
      </w:r>
      <w:r w:rsidR="00A837A5">
        <w:t xml:space="preserve">(NTC) </w:t>
      </w:r>
      <w:r>
        <w:t xml:space="preserve">were used to manually set the zero baseline fluorescence emissions.  The efficiency of each assay was &gt;90%, based on 10-fold dilutions of control RNA (10 ng to 1 pg).  Cycle threshold values of </w:t>
      </w:r>
      <w:r w:rsidR="004661E7">
        <w:t>≥</w:t>
      </w:r>
      <w:r>
        <w:t xml:space="preserve">30 were observed to approach the sensitivity limits of the real-time detection system; therefore, cycle threshold values of &lt;30 were considered positive detections of the target template.  The serotype-specific assays are shown using Sabin </w:t>
      </w:r>
      <w:r w:rsidR="005972B2">
        <w:t xml:space="preserve">reference strain </w:t>
      </w:r>
      <w:r>
        <w:t>control RNA</w:t>
      </w:r>
      <w:r w:rsidR="0029471E">
        <w:t>s</w:t>
      </w:r>
      <w:r>
        <w:t xml:space="preserve"> (A) and a collection of VDPVs; B-VDPV1, C-VDPV2 and D-VDPV3.</w:t>
      </w:r>
    </w:p>
    <w:p w14:paraId="5332B7D1" w14:textId="77777777" w:rsidR="005320D9" w:rsidRDefault="005320D9">
      <w:pPr>
        <w:widowControl/>
        <w:autoSpaceDE/>
        <w:autoSpaceDN/>
        <w:adjustRightInd/>
      </w:pPr>
      <w:r>
        <w:br w:type="page"/>
      </w:r>
    </w:p>
    <w:p w14:paraId="5BC2BC7E" w14:textId="77777777" w:rsidR="00F7230C" w:rsidRDefault="004A4E4A" w:rsidP="006E1122">
      <w:pPr>
        <w:spacing w:line="480" w:lineRule="auto"/>
        <w:ind w:right="-360"/>
      </w:pPr>
      <w:r w:rsidRPr="00F222A5">
        <w:rPr>
          <w:b/>
        </w:rPr>
        <w:lastRenderedPageBreak/>
        <w:t>Table 1</w:t>
      </w:r>
      <w:r w:rsidR="003A1194">
        <w:rPr>
          <w:b/>
        </w:rPr>
        <w:t>S</w:t>
      </w:r>
      <w:r w:rsidR="00AD1460">
        <w:rPr>
          <w:b/>
        </w:rPr>
        <w:t xml:space="preserve">. </w:t>
      </w:r>
      <w:r w:rsidR="00104189">
        <w:t xml:space="preserve"> </w:t>
      </w:r>
      <w:r>
        <w:t>VDPV primers/probes</w:t>
      </w:r>
      <w:r w:rsidRPr="00F222A5">
        <w:t>.</w:t>
      </w:r>
    </w:p>
    <w:p w14:paraId="58C6195F" w14:textId="77777777" w:rsidR="004A4E4A" w:rsidRPr="00F222A5" w:rsidRDefault="004A4E4A" w:rsidP="0009340B">
      <w:pPr>
        <w:pBdr>
          <w:top w:val="single" w:sz="12" w:space="1" w:color="auto"/>
          <w:bottom w:val="single" w:sz="12" w:space="1" w:color="auto"/>
        </w:pBdr>
        <w:spacing w:line="480" w:lineRule="auto"/>
      </w:pPr>
      <w:r>
        <w:t>Primer/Probe</w:t>
      </w:r>
      <w:r w:rsidRPr="00F222A5">
        <w:tab/>
      </w:r>
      <w:r w:rsidRPr="00F222A5">
        <w:tab/>
      </w:r>
      <w:r>
        <w:t xml:space="preserve">          </w:t>
      </w:r>
      <w:r w:rsidRPr="00F222A5">
        <w:t>Sequence (5′ → 3′)</w:t>
      </w:r>
      <w:r w:rsidRPr="00B90B77">
        <w:rPr>
          <w:i/>
          <w:sz w:val="28"/>
          <w:szCs w:val="28"/>
          <w:vertAlign w:val="superscript"/>
        </w:rPr>
        <w:t>a</w:t>
      </w:r>
      <w:r>
        <w:tab/>
      </w:r>
      <w:r>
        <w:tab/>
      </w:r>
      <w:r>
        <w:tab/>
      </w:r>
      <w:r w:rsidRPr="00F222A5">
        <w:tab/>
        <w:t>Position</w:t>
      </w:r>
      <w:r w:rsidRPr="00B90B77">
        <w:rPr>
          <w:i/>
          <w:sz w:val="28"/>
          <w:szCs w:val="28"/>
          <w:vertAlign w:val="superscript"/>
        </w:rPr>
        <w:t>a</w:t>
      </w:r>
    </w:p>
    <w:p w14:paraId="42C8250F" w14:textId="77777777" w:rsidR="004A4E4A" w:rsidRPr="00F222A5" w:rsidRDefault="004A4E4A" w:rsidP="0009340B">
      <w:pPr>
        <w:spacing w:line="480" w:lineRule="auto"/>
      </w:pPr>
    </w:p>
    <w:p w14:paraId="1342783C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t>S1 VDPV-S</w:t>
      </w:r>
      <w:r>
        <w:tab/>
      </w:r>
      <w:r>
        <w:tab/>
      </w:r>
      <w:r>
        <w:tab/>
      </w:r>
      <w:r w:rsidRPr="00863DC6">
        <w:rPr>
          <w:bCs/>
        </w:rPr>
        <w:t>CATGCGTGGCCATTATA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>2753-2769</w:t>
      </w:r>
    </w:p>
    <w:p w14:paraId="780B49B8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rPr>
          <w:bCs/>
        </w:rPr>
        <w:t>S1 VDPV-A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>T</w:t>
      </w:r>
      <w:r w:rsidRPr="00863DC6">
        <w:rPr>
          <w:bCs/>
        </w:rPr>
        <w:t>AAATTCCATATCAAATCTA</w:t>
      </w:r>
      <w:r>
        <w:rPr>
          <w:bCs/>
        </w:rPr>
        <w:tab/>
      </w:r>
      <w:r>
        <w:rPr>
          <w:bCs/>
        </w:rPr>
        <w:tab/>
        <w:t>2902-2883</w:t>
      </w:r>
    </w:p>
    <w:p w14:paraId="64181353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t>S1 VDPV-Probe</w:t>
      </w:r>
      <w:r>
        <w:tab/>
        <w:t xml:space="preserve">  FAM-</w:t>
      </w:r>
      <w:r w:rsidRPr="00863DC6">
        <w:rPr>
          <w:bCs/>
        </w:rPr>
        <w:t>CACCAAGAATAAGGATAAGC</w:t>
      </w:r>
      <w:r>
        <w:rPr>
          <w:bCs/>
        </w:rPr>
        <w:t>-BHQ-1</w:t>
      </w:r>
      <w:r>
        <w:rPr>
          <w:bCs/>
        </w:rPr>
        <w:tab/>
        <w:t>2789-2809</w:t>
      </w:r>
    </w:p>
    <w:p w14:paraId="0AAA3E2F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rPr>
          <w:bCs/>
        </w:rPr>
        <w:t>S2 VDPV-S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 w:rsidRPr="00863DC6">
        <w:rPr>
          <w:bCs/>
        </w:rPr>
        <w:t>GACATGGAGTTCACTTTTG</w:t>
      </w:r>
      <w:r>
        <w:rPr>
          <w:bCs/>
        </w:rPr>
        <w:tab/>
      </w:r>
      <w:r>
        <w:rPr>
          <w:bCs/>
        </w:rPr>
        <w:tab/>
        <w:t>2890-2908</w:t>
      </w:r>
    </w:p>
    <w:p w14:paraId="40203B2F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rPr>
          <w:bCs/>
        </w:rPr>
        <w:t>S2 VDPV-A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 w:rsidRPr="00863DC6">
        <w:rPr>
          <w:bCs/>
        </w:rPr>
        <w:t>CTCCGGGTGGTATATAC</w:t>
      </w:r>
      <w:r w:rsidRPr="00863DC6">
        <w:rPr>
          <w:bCs/>
        </w:rPr>
        <w:tab/>
      </w:r>
      <w:r>
        <w:rPr>
          <w:bCs/>
        </w:rPr>
        <w:tab/>
      </w:r>
      <w:r>
        <w:rPr>
          <w:bCs/>
        </w:rPr>
        <w:tab/>
        <w:t>2989-2973</w:t>
      </w:r>
    </w:p>
    <w:p w14:paraId="2F8B5710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rPr>
          <w:bCs/>
        </w:rPr>
        <w:t>S2 VDPV-Probe</w:t>
      </w:r>
      <w:r>
        <w:rPr>
          <w:bCs/>
        </w:rPr>
        <w:tab/>
        <w:t xml:space="preserve">  FAM-</w:t>
      </w:r>
      <w:r w:rsidRPr="00863DC6">
        <w:rPr>
          <w:bCs/>
        </w:rPr>
        <w:t>CATTGATGCAAATAAC</w:t>
      </w:r>
      <w:r>
        <w:rPr>
          <w:bCs/>
        </w:rPr>
        <w:t>-BHQ-1</w:t>
      </w:r>
      <w:r>
        <w:rPr>
          <w:bCs/>
        </w:rPr>
        <w:tab/>
      </w:r>
      <w:r>
        <w:rPr>
          <w:bCs/>
        </w:rPr>
        <w:tab/>
        <w:t>2925-2940</w:t>
      </w:r>
    </w:p>
    <w:p w14:paraId="0F97C440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t>S3 VDPV-S</w:t>
      </w:r>
      <w:r>
        <w:tab/>
      </w:r>
      <w:r>
        <w:tab/>
      </w:r>
      <w:r>
        <w:tab/>
      </w:r>
      <w:r w:rsidRPr="00B707AF">
        <w:rPr>
          <w:bCs/>
        </w:rPr>
        <w:t>CATTTACATGAAACCCAAAC</w:t>
      </w:r>
      <w:r>
        <w:rPr>
          <w:bCs/>
        </w:rPr>
        <w:tab/>
      </w:r>
      <w:r>
        <w:rPr>
          <w:bCs/>
        </w:rPr>
        <w:tab/>
        <w:t>3276-3295</w:t>
      </w:r>
    </w:p>
    <w:p w14:paraId="4C509102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rPr>
          <w:bCs/>
        </w:rPr>
        <w:t>S3 VDPV-A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 w:rsidRPr="00B707AF">
        <w:rPr>
          <w:bCs/>
        </w:rPr>
        <w:t>TGGTCAAACCTTTCTCAGA</w:t>
      </w:r>
      <w:r>
        <w:rPr>
          <w:bCs/>
        </w:rPr>
        <w:tab/>
      </w:r>
      <w:r>
        <w:rPr>
          <w:bCs/>
        </w:rPr>
        <w:tab/>
        <w:t>3400-3382</w:t>
      </w:r>
    </w:p>
    <w:p w14:paraId="49D7D7B0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>
        <w:rPr>
          <w:bCs/>
        </w:rPr>
        <w:t>S3 VDPV-Probe</w:t>
      </w:r>
      <w:r>
        <w:rPr>
          <w:bCs/>
        </w:rPr>
        <w:tab/>
        <w:t xml:space="preserve">  FAM-</w:t>
      </w:r>
      <w:r w:rsidRPr="00B707AF">
        <w:rPr>
          <w:bCs/>
        </w:rPr>
        <w:t>TAGGAACAACTTGGAC</w:t>
      </w:r>
      <w:r>
        <w:rPr>
          <w:bCs/>
        </w:rPr>
        <w:t>-BHQ-1</w:t>
      </w:r>
      <w:r>
        <w:rPr>
          <w:bCs/>
        </w:rPr>
        <w:tab/>
      </w:r>
      <w:r>
        <w:rPr>
          <w:bCs/>
        </w:rPr>
        <w:tab/>
        <w:t>3360-3374</w:t>
      </w:r>
    </w:p>
    <w:p w14:paraId="787A4C3B" w14:textId="77777777" w:rsidR="004A4E4A" w:rsidRDefault="004A4E4A" w:rsidP="0009340B">
      <w:pPr>
        <w:tabs>
          <w:tab w:val="left" w:pos="-1440"/>
        </w:tabs>
        <w:spacing w:line="480" w:lineRule="auto"/>
        <w:rPr>
          <w:bCs/>
        </w:rPr>
      </w:pPr>
      <w:r w:rsidRPr="009F52FB">
        <w:rPr>
          <w:b/>
          <w:vertAlign w:val="superscript"/>
          <w:lang w:val="nl-NL"/>
        </w:rPr>
        <w:t>_____________________________________________________________________________________________________________</w:t>
      </w:r>
    </w:p>
    <w:p w14:paraId="06CB76B6" w14:textId="77777777" w:rsidR="004A4E4A" w:rsidRPr="00B707AF" w:rsidRDefault="004A4E4A" w:rsidP="00F7230C">
      <w:pPr>
        <w:tabs>
          <w:tab w:val="left" w:pos="-1440"/>
        </w:tabs>
        <w:spacing w:line="480" w:lineRule="auto"/>
      </w:pPr>
      <w:r w:rsidRPr="00B90B77">
        <w:rPr>
          <w:i/>
          <w:sz w:val="28"/>
          <w:szCs w:val="28"/>
          <w:vertAlign w:val="superscript"/>
        </w:rPr>
        <w:t>a</w:t>
      </w:r>
      <w:r>
        <w:rPr>
          <w:sz w:val="28"/>
          <w:szCs w:val="28"/>
          <w:vertAlign w:val="superscript"/>
        </w:rPr>
        <w:t xml:space="preserve"> </w:t>
      </w:r>
      <w:r w:rsidR="00AD1460">
        <w:t xml:space="preserve">All </w:t>
      </w:r>
      <w:r w:rsidR="005972B2">
        <w:t xml:space="preserve">target </w:t>
      </w:r>
      <w:r w:rsidR="00AD1460">
        <w:t>sequences are in VP1.  Nucleotide p</w:t>
      </w:r>
      <w:r>
        <w:t>osition</w:t>
      </w:r>
      <w:r w:rsidR="00AD1460">
        <w:t>s</w:t>
      </w:r>
      <w:r>
        <w:t xml:space="preserve"> </w:t>
      </w:r>
      <w:r w:rsidR="00AD1460">
        <w:t>were numbered according to</w:t>
      </w:r>
      <w:r>
        <w:t xml:space="preserve"> </w:t>
      </w:r>
      <w:r w:rsidR="00C8105A">
        <w:fldChar w:fldCharType="begin"/>
      </w:r>
      <w:r w:rsidR="00B82C23">
        <w:instrText xml:space="preserve"> ADDIN EN.CITE &lt;EndNote&gt;&lt;Cite&gt;&lt;Author&gt;Toyoda&lt;/Author&gt;&lt;Year&gt;1984&lt;/Year&gt;&lt;RecNum&gt;235&lt;/RecNum&gt;&lt;DisplayText&gt;(Toyoda et al., 1984)&lt;/DisplayText&gt;&lt;record&gt;&lt;rec-number&gt;235&lt;/rec-number&gt;&lt;foreign-keys&gt;&lt;key app="EN" db-id="az2tee5p1pea0ge0fs7xxefh0sx00tfpft2t"&gt;235&lt;/key&gt;&lt;/foreign-keys&gt;&lt;ref-type name="Journal Article"&gt;17&lt;/ref-type&gt;&lt;contributors&gt;&lt;authors&gt;&lt;author&gt;Toyoda, H.&lt;/author&gt;&lt;author&gt;M. Kohara, M.&lt;/author&gt;&lt;author&gt;Kataoka, Y.&lt;/author&gt;&lt;author&gt;Suganuma, T.&lt;/author&gt;&lt;author&gt;Omata, T.&lt;/author&gt;&lt;author&gt;Imura, N.&lt;/author&gt;&lt;author&gt;Nomoto, A.&lt;/author&gt;&lt;/authors&gt;&lt;/contributors&gt;&lt;titles&gt;&lt;title&gt;Complete nucleotide sequences of all three poliovirus serotype genomes: Implication for genetic relationship, gene function and antigenic determinants&lt;/title&gt;&lt;secondary-title&gt;Journal of Molecular Biology&lt;/secondary-title&gt;&lt;/titles&gt;&lt;periodical&gt;&lt;full-title&gt;Journal of Molecular Biology&lt;/full-title&gt;&lt;abbr-1&gt;J. Mol. Biol.&lt;/abbr-1&gt;&lt;/periodical&gt;&lt;pages&gt;561-585&lt;/pages&gt;&lt;volume&gt;174&lt;/volume&gt;&lt;dates&gt;&lt;year&gt;1984&lt;/year&gt;&lt;/dates&gt;&lt;urls&gt;&lt;/urls&gt;&lt;/record&gt;&lt;/Cite&gt;&lt;/EndNote&gt;</w:instrText>
      </w:r>
      <w:r w:rsidR="00C8105A">
        <w:fldChar w:fldCharType="separate"/>
      </w:r>
      <w:r w:rsidR="00B82C23">
        <w:rPr>
          <w:noProof/>
        </w:rPr>
        <w:t>(</w:t>
      </w:r>
      <w:hyperlink w:anchor="_ENREF_24" w:tooltip="Toyoda, 1984 #235" w:history="1">
        <w:r w:rsidR="00B82C23">
          <w:rPr>
            <w:noProof/>
          </w:rPr>
          <w:t>Toyoda et al., 1984</w:t>
        </w:r>
      </w:hyperlink>
      <w:r w:rsidR="00B82C23">
        <w:rPr>
          <w:noProof/>
        </w:rPr>
        <w:t>)</w:t>
      </w:r>
      <w:r w:rsidR="00C8105A">
        <w:fldChar w:fldCharType="end"/>
      </w:r>
      <w:r w:rsidR="00CE0392">
        <w:t xml:space="preserve">. </w:t>
      </w:r>
      <w:r>
        <w:t xml:space="preserve"> S, Sense; A, Antisense.</w:t>
      </w:r>
    </w:p>
    <w:p w14:paraId="4695E096" w14:textId="77777777" w:rsidR="00E74974" w:rsidRDefault="00E74974" w:rsidP="00F7230C">
      <w:pPr>
        <w:spacing w:line="480" w:lineRule="auto"/>
        <w:ind w:right="-360"/>
      </w:pPr>
    </w:p>
    <w:p w14:paraId="7ED5A45E" w14:textId="77777777" w:rsidR="00E74974" w:rsidRDefault="00E74974" w:rsidP="00F7230C">
      <w:pPr>
        <w:spacing w:line="480" w:lineRule="auto"/>
        <w:ind w:right="-360"/>
      </w:pPr>
    </w:p>
    <w:p w14:paraId="650FAE18" w14:textId="77777777" w:rsidR="00167C0C" w:rsidRDefault="00167C0C">
      <w:pPr>
        <w:widowControl/>
        <w:autoSpaceDE/>
        <w:autoSpaceDN/>
        <w:adjustRightInd/>
      </w:pPr>
      <w:r>
        <w:br w:type="page"/>
      </w:r>
    </w:p>
    <w:p w14:paraId="2596C9FA" w14:textId="77777777" w:rsidR="00194645" w:rsidRDefault="00C923ED" w:rsidP="00F7230C">
      <w:pPr>
        <w:spacing w:line="480" w:lineRule="auto"/>
        <w:ind w:right="-360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82304" behindDoc="0" locked="0" layoutInCell="1" allowOverlap="1" wp14:anchorId="2E726834" wp14:editId="76144CF5">
                <wp:simplePos x="0" y="0"/>
                <wp:positionH relativeFrom="column">
                  <wp:posOffset>0</wp:posOffset>
                </wp:positionH>
                <wp:positionV relativeFrom="paragraph">
                  <wp:posOffset>-940435</wp:posOffset>
                </wp:positionV>
                <wp:extent cx="5443855" cy="6932930"/>
                <wp:effectExtent l="0" t="0" r="0" b="0"/>
                <wp:wrapNone/>
                <wp:docPr id="2" name="Gro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443855" cy="6932930"/>
                          <a:chOff x="84063" y="0"/>
                          <a:chExt cx="5443738" cy="6932873"/>
                        </a:xfrm>
                      </wpg:grpSpPr>
                      <pic:pic xmlns:pic="http://schemas.openxmlformats.org/drawingml/2006/picture">
                        <pic:nvPicPr>
                          <pic:cNvPr id="5" name="Picture 5" descr="\\cdc.gov\private\L110\dyk0\Applied Biosystems\JPG 2011\Rocket VDPV VP1 7-22-11\S1 S2 S3 NTC 7-22-11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/>
                          <a:srcRect l="18698" t="6829" r="3341" b="13772"/>
                          <a:stretch/>
                        </pic:blipFill>
                        <pic:spPr bwMode="auto">
                          <a:xfrm>
                            <a:off x="1040483" y="3184750"/>
                            <a:ext cx="4287694" cy="3052516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6" name="TextBox 18"/>
                        <wps:cNvSpPr txBox="1"/>
                        <wps:spPr>
                          <a:xfrm>
                            <a:off x="356589" y="2128138"/>
                            <a:ext cx="692036" cy="28313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2C3ED91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1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" name="TextBox 18"/>
                        <wps:cNvSpPr txBox="1"/>
                        <wps:spPr>
                          <a:xfrm>
                            <a:off x="352667" y="1714520"/>
                            <a:ext cx="692036" cy="28313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4E5354E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2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" name="TextBox 18"/>
                        <wps:cNvSpPr txBox="1"/>
                        <wps:spPr>
                          <a:xfrm>
                            <a:off x="363831" y="1238861"/>
                            <a:ext cx="692036" cy="28313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FFC2CC3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3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7" name="TextBox 18"/>
                        <wps:cNvSpPr txBox="1"/>
                        <wps:spPr>
                          <a:xfrm>
                            <a:off x="359908" y="763203"/>
                            <a:ext cx="692036" cy="28313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9954CD8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4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8" name="TextBox 18"/>
                        <wps:cNvSpPr txBox="1"/>
                        <wps:spPr>
                          <a:xfrm>
                            <a:off x="363528" y="318107"/>
                            <a:ext cx="692036" cy="28313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2B4FD2F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5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0" name="TextBox 18"/>
                        <wps:cNvSpPr txBox="1"/>
                        <wps:spPr>
                          <a:xfrm>
                            <a:off x="365037" y="5392498"/>
                            <a:ext cx="692206" cy="28399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6E05EC9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1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36" name="TextBox 18"/>
                        <wps:cNvSpPr txBox="1"/>
                        <wps:spPr>
                          <a:xfrm>
                            <a:off x="366545" y="4925398"/>
                            <a:ext cx="692036" cy="28399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5AB8C4F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2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37" name="TextBox 18"/>
                        <wps:cNvSpPr txBox="1"/>
                        <wps:spPr>
                          <a:xfrm>
                            <a:off x="370165" y="4451879"/>
                            <a:ext cx="692036" cy="28399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49528E2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3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38" name="TextBox 18"/>
                        <wps:cNvSpPr txBox="1"/>
                        <wps:spPr>
                          <a:xfrm>
                            <a:off x="366244" y="4003421"/>
                            <a:ext cx="692206" cy="28399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A0ED131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4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39" name="TextBox 18"/>
                        <wps:cNvSpPr txBox="1"/>
                        <wps:spPr>
                          <a:xfrm>
                            <a:off x="369864" y="3572936"/>
                            <a:ext cx="692036" cy="27360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0AE44EE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500,00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40" name="TextBox 33"/>
                        <wps:cNvSpPr txBox="1"/>
                        <wps:spPr>
                          <a:xfrm rot="16200000">
                            <a:off x="-434850" y="2799504"/>
                            <a:ext cx="1394251" cy="35642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BC23A5E" w14:textId="77777777" w:rsidR="00EB498E" w:rsidRPr="00CF1782" w:rsidRDefault="00EB498E" w:rsidP="00CF1782">
                              <w:pPr>
                                <w:pStyle w:val="NormalWeb"/>
                              </w:pPr>
                              <w:r w:rsidRPr="00CF1782">
                                <w:rPr>
                                  <w:lang w:val="el-GR"/>
                                </w:rPr>
                                <w:t>Δ</w:t>
                              </w:r>
                              <w:r w:rsidRPr="00CF1782">
                                <w:t>Rn Fluorescenc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41" name="TextBox 34"/>
                        <wps:cNvSpPr txBox="1"/>
                        <wps:spPr>
                          <a:xfrm>
                            <a:off x="2694689" y="6554079"/>
                            <a:ext cx="1554682" cy="37879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D1432A3" w14:textId="77777777" w:rsidR="00EB498E" w:rsidRPr="00CF1782" w:rsidRDefault="00EB498E" w:rsidP="00CF1782">
                              <w:pPr>
                                <w:pStyle w:val="NormalWeb"/>
                              </w:pPr>
                              <w:r w:rsidRPr="00CF1782">
                                <w:t>Cycle Number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42" name="TextBox 19"/>
                        <wps:cNvSpPr txBox="1"/>
                        <wps:spPr>
                          <a:xfrm>
                            <a:off x="983439" y="6266434"/>
                            <a:ext cx="4496346" cy="2829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98A730C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0  2    4   6    8  10  12 14  16 18 20 22 24  26 28 30  32 34 36 38  4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43" name="Picture 243" descr="\\cdc.gov\private\L110\dyk0\Applied Biosystems\JPG 2011\Rocket VDPV VP1 7-22-11\Standard VP1 600K Y axis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 cstate="print"/>
                          <a:srcRect l="18698" t="7155" r="4141" b="14146"/>
                          <a:stretch/>
                        </pic:blipFill>
                        <pic:spPr bwMode="auto">
                          <a:xfrm>
                            <a:off x="1055982" y="0"/>
                            <a:ext cx="4215959" cy="300199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244" name="TextBox 25"/>
                        <wps:cNvSpPr txBox="1"/>
                        <wps:spPr>
                          <a:xfrm>
                            <a:off x="1110148" y="41220"/>
                            <a:ext cx="351594" cy="384606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BA94617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sz w:val="22"/>
                                  <w:szCs w:val="22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45" name="TextBox 22"/>
                        <wps:cNvSpPr txBox="1"/>
                        <wps:spPr>
                          <a:xfrm>
                            <a:off x="4774148" y="1114827"/>
                            <a:ext cx="547370" cy="1729740"/>
                          </a:xfrm>
                          <a:prstGeom prst="rect">
                            <a:avLst/>
                          </a:prstGeom>
                          <a:noFill/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tx1"/>
                          </a:fontRef>
                        </wps:style>
                        <wps:txbx>
                          <w:txbxContent>
                            <w:p w14:paraId="65E0C1B4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color w:val="000000" w:themeColor="text1"/>
                                </w:rPr>
                                <w:t>S1</w:t>
                              </w:r>
                            </w:p>
                            <w:p w14:paraId="7A741205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51E43EC7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3C4946F6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62343012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0725012D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color w:val="000000" w:themeColor="text1"/>
                                </w:rPr>
                                <w:t>S3</w:t>
                              </w:r>
                            </w:p>
                            <w:p w14:paraId="31AADEA2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color w:val="000000" w:themeColor="text1"/>
                                </w:rPr>
                                <w:t>S2</w:t>
                              </w:r>
                            </w:p>
                            <w:p w14:paraId="032BCB0A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4218FE79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color w:val="000000" w:themeColor="text1"/>
                                </w:rPr>
                                <w:t>NTCs</w:t>
                              </w:r>
                            </w:p>
                          </w:txbxContent>
                        </wps:txbx>
                        <wps:bodyPr wrap="none" rtlCol="0" anchor="t">
                          <a:noAutofit/>
                        </wps:bodyPr>
                      </wps:wsp>
                      <wps:wsp>
                        <wps:cNvPr id="246" name="TextBox 23"/>
                        <wps:cNvSpPr txBox="1"/>
                        <wps:spPr>
                          <a:xfrm>
                            <a:off x="4764713" y="3351246"/>
                            <a:ext cx="547370" cy="2820035"/>
                          </a:xfrm>
                          <a:prstGeom prst="rect">
                            <a:avLst/>
                          </a:prstGeom>
                          <a:noFill/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tx1"/>
                          </a:fontRef>
                        </wps:style>
                        <wps:txbx>
                          <w:txbxContent>
                            <w:p w14:paraId="686FA7D2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color w:val="000000" w:themeColor="text1"/>
                                </w:rPr>
                                <w:t>S1</w:t>
                              </w:r>
                            </w:p>
                            <w:p w14:paraId="1E85FFE7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15B707E1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29B5F6BD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44C78CBF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366F5E4B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69813417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1CB85630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66CF1E44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color w:val="000000" w:themeColor="text1"/>
                                </w:rPr>
                                <w:t>S2</w:t>
                              </w:r>
                            </w:p>
                            <w:p w14:paraId="32C904B3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64C61361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color w:val="000000" w:themeColor="text1"/>
                                </w:rPr>
                                <w:t>S3</w:t>
                              </w:r>
                            </w:p>
                            <w:p w14:paraId="1DE24D9A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0DC7CCDD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450AEB70" w14:textId="77777777" w:rsidR="00EB498E" w:rsidRDefault="00EB498E" w:rsidP="00CF1782">
                              <w:pPr>
                                <w:pStyle w:val="NormalWeb"/>
                                <w:rPr>
                                  <w:color w:val="000000" w:themeColor="text1"/>
                                </w:rPr>
                              </w:pPr>
                            </w:p>
                            <w:p w14:paraId="4EF70785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rPr>
                                  <w:color w:val="000000" w:themeColor="text1"/>
                                </w:rPr>
                                <w:t>NTCs</w:t>
                              </w:r>
                            </w:p>
                          </w:txbxContent>
                        </wps:txbx>
                        <wps:bodyPr wrap="none" rtlCol="0" anchor="t">
                          <a:noAutofit/>
                        </wps:bodyPr>
                      </wps:wsp>
                      <wps:wsp>
                        <wps:cNvPr id="247" name="TextBox 19"/>
                        <wps:cNvSpPr txBox="1"/>
                        <wps:spPr>
                          <a:xfrm>
                            <a:off x="1031455" y="2935033"/>
                            <a:ext cx="4496346" cy="2829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E9F821F" w14:textId="77777777" w:rsidR="00EB498E" w:rsidRDefault="00EB498E" w:rsidP="00CF1782">
                              <w:pPr>
                                <w:pStyle w:val="NormalWeb"/>
                              </w:pPr>
                              <w:r>
                                <w:t>0  2    4   6    8  10  12 14  16 18 20 22 24  26 28 30  32 34 36 38  4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E726834" id="Group 1" o:spid="_x0000_s1026" style="position:absolute;margin-left:0;margin-top:-74.05pt;width:428.65pt;height:545.9pt;z-index:251682304;mso-width-relative:margin;mso-height-relative:margin" coordorigin="840" coordsize="54437,6932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">
                <v:shape id="Picture 5" o:spid="_x0000_s1027" type="#_x0000_t75" style="position:absolute;left:10404;top:31847;width:42877;height:3052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">
                  <v:imagedata r:id="rId11" o:title="S1 S2 S3 NTC 7-22-11" croptop="4475f" cropbottom="9026f" cropleft="12254f" cropright="2190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18" o:spid="_x0000_s1028" type="#_x0000_t202" style="position:absolute;left:3565;top:21281;width:6921;height:28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" filled="f" stroked="f">
                  <v:textbox>
                    <w:txbxContent>
                      <w:p w14:paraId="02C3ED91" w14:textId="77777777" w:rsidR="00EB498E" w:rsidRDefault="00EB498E" w:rsidP="00CF1782">
                        <w:pPr>
                          <w:pStyle w:val="NormalWeb"/>
                        </w:pPr>
                        <w:r>
                          <w:t>100,000</w:t>
                        </w:r>
                      </w:p>
                    </w:txbxContent>
                  </v:textbox>
                </v:shape>
                <v:shape id="TextBox 18" o:spid="_x0000_s1029" type="#_x0000_t202" style="position:absolute;left:3526;top:17145;width:6921;height:28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" filled="f" stroked="f">
                  <v:textbox>
                    <w:txbxContent>
                      <w:p w14:paraId="34E5354E" w14:textId="77777777" w:rsidR="00EB498E" w:rsidRDefault="00EB498E" w:rsidP="00CF1782">
                        <w:pPr>
                          <w:pStyle w:val="NormalWeb"/>
                        </w:pPr>
                        <w:r>
                          <w:t>200,000</w:t>
                        </w:r>
                      </w:p>
                    </w:txbxContent>
                  </v:textbox>
                </v:shape>
                <v:shape id="TextBox 18" o:spid="_x0000_s1030" type="#_x0000_t202" style="position:absolute;left:3638;top:12388;width:6920;height:28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" filled="f" stroked="f">
                  <v:textbox>
                    <w:txbxContent>
                      <w:p w14:paraId="5FFC2CC3" w14:textId="77777777" w:rsidR="00EB498E" w:rsidRDefault="00EB498E" w:rsidP="00CF1782">
                        <w:pPr>
                          <w:pStyle w:val="NormalWeb"/>
                        </w:pPr>
                        <w:r>
                          <w:t>300,000</w:t>
                        </w:r>
                      </w:p>
                    </w:txbxContent>
                  </v:textbox>
                </v:shape>
                <v:shape id="TextBox 18" o:spid="_x0000_s1031" type="#_x0000_t202" style="position:absolute;left:3599;top:7632;width:6920;height:28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" filled="f" stroked="f">
                  <v:textbox>
                    <w:txbxContent>
                      <w:p w14:paraId="19954CD8" w14:textId="77777777" w:rsidR="00EB498E" w:rsidRDefault="00EB498E" w:rsidP="00CF1782">
                        <w:pPr>
                          <w:pStyle w:val="NormalWeb"/>
                        </w:pPr>
                        <w:r>
                          <w:t>400,000</w:t>
                        </w:r>
                      </w:p>
                    </w:txbxContent>
                  </v:textbox>
                </v:shape>
                <v:shape id="TextBox 18" o:spid="_x0000_s1032" type="#_x0000_t202" style="position:absolute;left:3635;top:3181;width:6920;height:28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9tn/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9g5RcZQG9+AQAA//8DAFBLAQItABQABgAIAAAAIQDb4fbL7gAAAIUBAAATAAAAAAAAAAAA&#10;AAAAAAAAAABbQ29udGVudF9UeXBlc10ueG1sUEsBAi0AFAAGAAgAAAAhAFr0LFu/AAAAFQEAAAsA&#10;AAAAAAAAAAAAAAAAHwEAAF9yZWxzLy5yZWxzUEsBAi0AFAAGAAgAAAAhAKL22f/EAAAA2wAAAA8A&#10;AAAAAAAAAAAAAAAABwIAAGRycy9kb3ducmV2LnhtbFBLBQYAAAAAAwADALcAAAD4AgAAAAA=&#10;" filled="f" stroked="f">
                  <v:textbox>
                    <w:txbxContent>
                      <w:p w14:paraId="32B4FD2F" w14:textId="77777777" w:rsidR="00EB498E" w:rsidRDefault="00EB498E" w:rsidP="00CF1782">
                        <w:pPr>
                          <w:pStyle w:val="NormalWeb"/>
                        </w:pPr>
                        <w:r>
                          <w:t>500,000</w:t>
                        </w:r>
                      </w:p>
                    </w:txbxContent>
                  </v:textbox>
                </v:shape>
                <v:shape id="TextBox 18" o:spid="_x0000_s1033" type="#_x0000_t202" style="position:absolute;left:3650;top:53924;width:6922;height:28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" filled="f" stroked="f">
                  <v:textbox>
                    <w:txbxContent>
                      <w:p w14:paraId="16E05EC9" w14:textId="77777777" w:rsidR="00EB498E" w:rsidRDefault="00EB498E" w:rsidP="00CF1782">
                        <w:pPr>
                          <w:pStyle w:val="NormalWeb"/>
                        </w:pPr>
                        <w:r>
                          <w:t>100,000</w:t>
                        </w:r>
                      </w:p>
                    </w:txbxContent>
                  </v:textbox>
                </v:shape>
                <v:shape id="TextBox 18" o:spid="_x0000_s1034" type="#_x0000_t202" style="position:absolute;left:3665;top:49253;width:6920;height:28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" filled="f" stroked="f">
                  <v:textbox>
                    <w:txbxContent>
                      <w:p w14:paraId="15AB8C4F" w14:textId="77777777" w:rsidR="00EB498E" w:rsidRDefault="00EB498E" w:rsidP="00CF1782">
                        <w:pPr>
                          <w:pStyle w:val="NormalWeb"/>
                        </w:pPr>
                        <w:r>
                          <w:t>200,000</w:t>
                        </w:r>
                      </w:p>
                    </w:txbxContent>
                  </v:textbox>
                </v:shape>
                <v:shape id="TextBox 18" o:spid="_x0000_s1035" type="#_x0000_t202" style="position:absolute;left:3701;top:44518;width:6921;height:28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" filled="f" stroked="f">
                  <v:textbox>
                    <w:txbxContent>
                      <w:p w14:paraId="349528E2" w14:textId="77777777" w:rsidR="00EB498E" w:rsidRDefault="00EB498E" w:rsidP="00CF1782">
                        <w:pPr>
                          <w:pStyle w:val="NormalWeb"/>
                        </w:pPr>
                        <w:r>
                          <w:t>300,000</w:t>
                        </w:r>
                      </w:p>
                    </w:txbxContent>
                  </v:textbox>
                </v:shape>
                <v:shape id="TextBox 18" o:spid="_x0000_s1036" type="#_x0000_t202" style="position:absolute;left:3662;top:40034;width:6922;height:28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" filled="f" stroked="f">
                  <v:textbox>
                    <w:txbxContent>
                      <w:p w14:paraId="2A0ED131" w14:textId="77777777" w:rsidR="00EB498E" w:rsidRDefault="00EB498E" w:rsidP="00CF1782">
                        <w:pPr>
                          <w:pStyle w:val="NormalWeb"/>
                        </w:pPr>
                        <w:r>
                          <w:t>400,000</w:t>
                        </w:r>
                      </w:p>
                    </w:txbxContent>
                  </v:textbox>
                </v:shape>
                <v:shape id="TextBox 18" o:spid="_x0000_s1037" type="#_x0000_t202" style="position:absolute;left:3698;top:35729;width:6921;height:273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" filled="f" stroked="f">
                  <v:textbox>
                    <w:txbxContent>
                      <w:p w14:paraId="50AE44EE" w14:textId="77777777" w:rsidR="00EB498E" w:rsidRDefault="00EB498E" w:rsidP="00CF1782">
                        <w:pPr>
                          <w:pStyle w:val="NormalWeb"/>
                        </w:pPr>
                        <w:r>
                          <w:t>500,000</w:t>
                        </w:r>
                      </w:p>
                    </w:txbxContent>
                  </v:textbox>
                </v:shape>
                <v:shape id="TextBox 33" o:spid="_x0000_s1038" type="#_x0000_t202" style="position:absolute;left:-4350;top:27995;width:13943;height:3564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" filled="f" stroked="f">
                  <v:textbox>
                    <w:txbxContent>
                      <w:p w14:paraId="6BC23A5E" w14:textId="77777777" w:rsidR="00EB498E" w:rsidRPr="00CF1782" w:rsidRDefault="00EB498E" w:rsidP="00CF1782">
                        <w:pPr>
                          <w:pStyle w:val="NormalWeb"/>
                        </w:pPr>
                        <w:r w:rsidRPr="00CF1782">
                          <w:rPr>
                            <w:lang w:val="el-GR"/>
                          </w:rPr>
                          <w:t>Δ</w:t>
                        </w:r>
                        <w:r w:rsidRPr="00CF1782">
                          <w:t>Rn Fluorescence</w:t>
                        </w:r>
                      </w:p>
                    </w:txbxContent>
                  </v:textbox>
                </v:shape>
                <v:shape id="TextBox 34" o:spid="_x0000_s1039" type="#_x0000_t202" style="position:absolute;left:26946;top:65540;width:15547;height:378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" filled="f" stroked="f">
                  <v:textbox>
                    <w:txbxContent>
                      <w:p w14:paraId="3D1432A3" w14:textId="77777777" w:rsidR="00EB498E" w:rsidRPr="00CF1782" w:rsidRDefault="00EB498E" w:rsidP="00CF1782">
                        <w:pPr>
                          <w:pStyle w:val="NormalWeb"/>
                        </w:pPr>
                        <w:r w:rsidRPr="00CF1782">
                          <w:t>Cycle Number</w:t>
                        </w:r>
                      </w:p>
                    </w:txbxContent>
                  </v:textbox>
                </v:shape>
                <v:shape id="TextBox 19" o:spid="_x0000_s1040" type="#_x0000_t202" style="position:absolute;left:9834;top:62664;width:44963;height:28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" filled="f" stroked="f">
                  <v:textbox>
                    <w:txbxContent>
                      <w:p w14:paraId="298A730C" w14:textId="77777777" w:rsidR="00EB498E" w:rsidRDefault="00EB498E" w:rsidP="00CF1782">
                        <w:pPr>
                          <w:pStyle w:val="NormalWeb"/>
                        </w:pPr>
                        <w:r>
                          <w:t>0  2    4   6    8  10  12 14  16 18 20 22 24  26 28 30  32 34 36 38  40</w:t>
                        </w:r>
                      </w:p>
                    </w:txbxContent>
                  </v:textbox>
                </v:shape>
                <v:shape id="Picture 243" o:spid="_x0000_s1041" type="#_x0000_t75" style="position:absolute;left:10559;width:42160;height:3001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">
                  <v:imagedata r:id="rId12" o:title="Standard VP1 600K Y axis" croptop="4689f" cropbottom="9271f" cropleft="12254f" cropright="2714f"/>
                </v:shape>
                <v:shape id="TextBox 25" o:spid="_x0000_s1042" type="#_x0000_t202" style="position:absolute;left:11101;top:412;width:3516;height:384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" filled="f" stroked="f">
                  <v:textbox>
                    <w:txbxContent>
                      <w:p w14:paraId="3BA94617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sz w:val="22"/>
                            <w:szCs w:val="22"/>
                          </w:rPr>
                          <w:t>A</w:t>
                        </w:r>
                      </w:p>
                    </w:txbxContent>
                  </v:textbox>
                </v:shape>
                <v:shape id="TextBox 22" o:spid="_x0000_s1043" type="#_x0000_t202" style="position:absolute;left:47741;top:11148;width:5474;height:1729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" filled="f" stroked="f">
                  <v:textbox>
                    <w:txbxContent>
                      <w:p w14:paraId="65E0C1B4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color w:val="000000" w:themeColor="text1"/>
                          </w:rPr>
                          <w:t>S1</w:t>
                        </w:r>
                      </w:p>
                      <w:p w14:paraId="7A741205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51E43EC7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3C4946F6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62343012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0725012D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color w:val="000000" w:themeColor="text1"/>
                          </w:rPr>
                          <w:t>S3</w:t>
                        </w:r>
                      </w:p>
                      <w:p w14:paraId="31AADEA2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color w:val="000000" w:themeColor="text1"/>
                          </w:rPr>
                          <w:t>S2</w:t>
                        </w:r>
                      </w:p>
                      <w:p w14:paraId="032BCB0A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4218FE79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color w:val="000000" w:themeColor="text1"/>
                          </w:rPr>
                          <w:t>NTCs</w:t>
                        </w:r>
                      </w:p>
                    </w:txbxContent>
                  </v:textbox>
                </v:shape>
                <v:shape id="TextBox 23" o:spid="_x0000_s1044" type="#_x0000_t202" style="position:absolute;left:47647;top:33512;width:5473;height:28200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" filled="f" stroked="f">
                  <v:textbox>
                    <w:txbxContent>
                      <w:p w14:paraId="686FA7D2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color w:val="000000" w:themeColor="text1"/>
                          </w:rPr>
                          <w:t>S1</w:t>
                        </w:r>
                      </w:p>
                      <w:p w14:paraId="1E85FFE7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15B707E1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29B5F6BD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44C78CBF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366F5E4B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69813417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1CB85630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66CF1E44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color w:val="000000" w:themeColor="text1"/>
                          </w:rPr>
                          <w:t>S2</w:t>
                        </w:r>
                      </w:p>
                      <w:p w14:paraId="32C904B3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64C61361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color w:val="000000" w:themeColor="text1"/>
                          </w:rPr>
                          <w:t>S3</w:t>
                        </w:r>
                      </w:p>
                      <w:p w14:paraId="1DE24D9A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0DC7CCDD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450AEB70" w14:textId="77777777" w:rsidR="00EB498E" w:rsidRDefault="00EB498E" w:rsidP="00CF1782">
                        <w:pPr>
                          <w:pStyle w:val="NormalWeb"/>
                          <w:rPr>
                            <w:color w:val="000000" w:themeColor="text1"/>
                          </w:rPr>
                        </w:pPr>
                      </w:p>
                      <w:p w14:paraId="4EF70785" w14:textId="77777777" w:rsidR="00EB498E" w:rsidRDefault="00EB498E" w:rsidP="00CF1782">
                        <w:pPr>
                          <w:pStyle w:val="NormalWeb"/>
                        </w:pPr>
                        <w:r>
                          <w:rPr>
                            <w:color w:val="000000" w:themeColor="text1"/>
                          </w:rPr>
                          <w:t>NTCs</w:t>
                        </w:r>
                      </w:p>
                    </w:txbxContent>
                  </v:textbox>
                </v:shape>
                <v:shape id="TextBox 19" o:spid="_x0000_s1045" type="#_x0000_t202" style="position:absolute;left:10314;top:29350;width:44964;height:28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" filled="f" stroked="f">
                  <v:textbox>
                    <w:txbxContent>
                      <w:p w14:paraId="6E9F821F" w14:textId="77777777" w:rsidR="00EB498E" w:rsidRDefault="00EB498E" w:rsidP="00CF1782">
                        <w:pPr>
                          <w:pStyle w:val="NormalWeb"/>
                        </w:pPr>
                        <w:r>
                          <w:t>0  2    4   6    8  10  12 14  16 18 20 22 24  26 28 30  32 34 36 38  40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24CF4DF2" w14:textId="77777777" w:rsidR="00194645" w:rsidRDefault="00194645" w:rsidP="00F7230C">
      <w:pPr>
        <w:spacing w:line="480" w:lineRule="auto"/>
        <w:ind w:right="-360"/>
      </w:pPr>
    </w:p>
    <w:p w14:paraId="3FEDF363" w14:textId="77777777" w:rsidR="00194645" w:rsidRDefault="00194645" w:rsidP="00F7230C">
      <w:pPr>
        <w:spacing w:line="480" w:lineRule="auto"/>
        <w:ind w:right="-360"/>
      </w:pPr>
    </w:p>
    <w:p w14:paraId="269EF8D4" w14:textId="77777777" w:rsidR="00CF1782" w:rsidRDefault="00CF1782" w:rsidP="00F7230C">
      <w:pPr>
        <w:spacing w:line="480" w:lineRule="auto"/>
        <w:ind w:right="-360"/>
      </w:pPr>
    </w:p>
    <w:p w14:paraId="3BBCAB04" w14:textId="77777777" w:rsidR="00CF1782" w:rsidRDefault="00CF1782" w:rsidP="00F7230C">
      <w:pPr>
        <w:spacing w:line="480" w:lineRule="auto"/>
        <w:ind w:right="-360"/>
      </w:pPr>
    </w:p>
    <w:p w14:paraId="4FF995AA" w14:textId="77777777" w:rsidR="00CF1782" w:rsidRDefault="00CF1782" w:rsidP="00F7230C">
      <w:pPr>
        <w:spacing w:line="480" w:lineRule="auto"/>
        <w:ind w:right="-360"/>
      </w:pPr>
    </w:p>
    <w:p w14:paraId="34EF7319" w14:textId="77777777" w:rsidR="00CF1782" w:rsidRDefault="00CF1782" w:rsidP="00F7230C">
      <w:pPr>
        <w:spacing w:line="480" w:lineRule="auto"/>
        <w:ind w:right="-360"/>
      </w:pPr>
    </w:p>
    <w:p w14:paraId="611F65D7" w14:textId="77777777" w:rsidR="00CF1782" w:rsidRDefault="00CF1782" w:rsidP="00F7230C">
      <w:pPr>
        <w:spacing w:line="480" w:lineRule="auto"/>
        <w:ind w:right="-360"/>
      </w:pPr>
    </w:p>
    <w:p w14:paraId="0C92C831" w14:textId="77777777" w:rsidR="00CF1782" w:rsidRDefault="00CF1782" w:rsidP="00F7230C">
      <w:pPr>
        <w:spacing w:line="480" w:lineRule="auto"/>
        <w:ind w:right="-360"/>
      </w:pPr>
    </w:p>
    <w:p w14:paraId="7616C688" w14:textId="77777777" w:rsidR="00CF1782" w:rsidRDefault="00CF1782" w:rsidP="00F7230C">
      <w:pPr>
        <w:spacing w:line="480" w:lineRule="auto"/>
        <w:ind w:right="-360"/>
      </w:pPr>
    </w:p>
    <w:p w14:paraId="62CB3B3A" w14:textId="77777777" w:rsidR="00CF1782" w:rsidRDefault="00CF1782" w:rsidP="00F7230C">
      <w:pPr>
        <w:spacing w:line="480" w:lineRule="auto"/>
        <w:ind w:right="-360"/>
      </w:pPr>
    </w:p>
    <w:p w14:paraId="29AC0899" w14:textId="77777777" w:rsidR="00CF1782" w:rsidRDefault="00CF1782" w:rsidP="00F7230C">
      <w:pPr>
        <w:spacing w:line="480" w:lineRule="auto"/>
        <w:ind w:right="-360"/>
      </w:pPr>
    </w:p>
    <w:p w14:paraId="47D297F8" w14:textId="77777777" w:rsidR="00CF1782" w:rsidRDefault="00CF1782" w:rsidP="00F7230C">
      <w:pPr>
        <w:spacing w:line="480" w:lineRule="auto"/>
        <w:ind w:right="-360"/>
      </w:pPr>
    </w:p>
    <w:p w14:paraId="751CDC62" w14:textId="77777777" w:rsidR="00CF1782" w:rsidRDefault="00CF1782" w:rsidP="00F7230C">
      <w:pPr>
        <w:spacing w:line="480" w:lineRule="auto"/>
        <w:ind w:right="-360"/>
      </w:pPr>
    </w:p>
    <w:p w14:paraId="6F3F8CE4" w14:textId="77777777" w:rsidR="00CF1782" w:rsidRDefault="00CF1782" w:rsidP="00F7230C">
      <w:pPr>
        <w:spacing w:line="480" w:lineRule="auto"/>
        <w:ind w:right="-360"/>
      </w:pPr>
    </w:p>
    <w:p w14:paraId="740CF93E" w14:textId="77777777" w:rsidR="00CF1782" w:rsidRDefault="00CF1782" w:rsidP="00F7230C">
      <w:pPr>
        <w:spacing w:line="480" w:lineRule="auto"/>
        <w:ind w:right="-360"/>
      </w:pPr>
    </w:p>
    <w:p w14:paraId="30C2A773" w14:textId="77777777" w:rsidR="00CF1782" w:rsidRDefault="00CF1782" w:rsidP="00F7230C">
      <w:pPr>
        <w:spacing w:line="480" w:lineRule="auto"/>
        <w:ind w:right="-360"/>
      </w:pPr>
    </w:p>
    <w:p w14:paraId="369EBE38" w14:textId="77777777" w:rsidR="0019397D" w:rsidRDefault="0019397D" w:rsidP="00F7230C">
      <w:pPr>
        <w:spacing w:line="480" w:lineRule="auto"/>
        <w:ind w:right="-360"/>
      </w:pPr>
      <w:r>
        <w:t>Fig. 2S.  The dual-stage run method was found to lower the Ct values of the assays in general.</w:t>
      </w:r>
      <w:r w:rsidR="00194645">
        <w:t xml:space="preserve"> A) shows the single </w:t>
      </w:r>
      <w:r w:rsidR="00221A07">
        <w:t xml:space="preserve">stage </w:t>
      </w:r>
      <w:r w:rsidR="00194645">
        <w:t>run method using 40 cycles of amplification</w:t>
      </w:r>
      <w:r w:rsidR="00130606">
        <w:t xml:space="preserve"> for each of the Sabin assays</w:t>
      </w:r>
      <w:r w:rsidR="00194645">
        <w:t>. B) shows the dual stage method using 5 cylces at lower temperatures (95</w:t>
      </w:r>
      <w:r w:rsidR="00194645">
        <w:sym w:font="Symbol" w:char="F0B0"/>
      </w:r>
      <w:r w:rsidR="00194645">
        <w:t>C-44</w:t>
      </w:r>
      <w:r w:rsidR="00194645">
        <w:sym w:font="Symbol" w:char="F0B0"/>
      </w:r>
      <w:r w:rsidR="00194645">
        <w:t>C-60</w:t>
      </w:r>
      <w:r w:rsidR="00194645">
        <w:sym w:font="Symbol" w:char="F0B0"/>
      </w:r>
      <w:r w:rsidR="00194645">
        <w:t>C) followed immediately with 40 cycles at higher temperatures (95</w:t>
      </w:r>
      <w:r w:rsidR="00194645">
        <w:sym w:font="Symbol" w:char="F0B0"/>
      </w:r>
      <w:r w:rsidR="00194645">
        <w:t>C-50</w:t>
      </w:r>
      <w:r w:rsidR="00194645">
        <w:sym w:font="Symbol" w:char="F0B0"/>
      </w:r>
      <w:r w:rsidR="00194645">
        <w:t>C-65</w:t>
      </w:r>
      <w:r w:rsidR="00194645">
        <w:sym w:font="Symbol" w:char="F0B0"/>
      </w:r>
      <w:r w:rsidR="00194645">
        <w:t>C).   Lowering the Ct values of the samples with the dual stage run method increases our sensitivity of virus detection by &gt; 1 log of virus copy number</w:t>
      </w:r>
      <w:r w:rsidR="002B5F69">
        <w:t xml:space="preserve"> when comparing serial RNA dilutions with either run method (data not shown)</w:t>
      </w:r>
      <w:r w:rsidR="00194645">
        <w:t>.</w:t>
      </w:r>
    </w:p>
    <w:sectPr w:rsidR="0019397D" w:rsidSect="0009340B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endnotePr>
        <w:numFmt w:val="decimal"/>
      </w:endnotePr>
      <w:pgSz w:w="12240" w:h="15840" w:code="1"/>
      <w:pgMar w:top="1440" w:right="1440" w:bottom="1440" w:left="1440" w:header="1354" w:footer="1440" w:gutter="0"/>
      <w:lnNumType w:countBy="1" w:restart="continuous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D71C234" w14:textId="77777777" w:rsidR="00FA7F24" w:rsidRDefault="00FA7F24">
      <w:r>
        <w:separator/>
      </w:r>
    </w:p>
  </w:endnote>
  <w:endnote w:type="continuationSeparator" w:id="0">
    <w:p w14:paraId="6680EC29" w14:textId="77777777" w:rsidR="00FA7F24" w:rsidRDefault="00FA7F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oudyOlSt BT">
    <w:altName w:val="Georgia"/>
    <w:charset w:val="00"/>
    <w:family w:val="roman"/>
    <w:pitch w:val="variable"/>
    <w:sig w:usb0="00000087" w:usb1="00000000" w:usb2="00000000" w:usb3="00000000" w:csb0="0000001B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69C372" w14:textId="77777777" w:rsidR="000D4271" w:rsidRDefault="000D427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831387" w14:textId="77777777" w:rsidR="000D4271" w:rsidRDefault="000D427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034746" w14:textId="77777777" w:rsidR="000D4271" w:rsidRDefault="000D42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3D94A72" w14:textId="77777777" w:rsidR="00FA7F24" w:rsidRDefault="00FA7F24">
      <w:r>
        <w:separator/>
      </w:r>
    </w:p>
  </w:footnote>
  <w:footnote w:type="continuationSeparator" w:id="0">
    <w:p w14:paraId="05475D06" w14:textId="77777777" w:rsidR="00FA7F24" w:rsidRDefault="00FA7F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0432A6" w14:textId="77777777" w:rsidR="00EB498E" w:rsidRDefault="00C8105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EB498E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017ACB3" w14:textId="77777777" w:rsidR="00EB498E" w:rsidRDefault="00EB498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916E7D5" w14:textId="77777777" w:rsidR="00EB498E" w:rsidRDefault="00C8105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EB498E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923ED">
      <w:rPr>
        <w:rStyle w:val="PageNumber"/>
        <w:noProof/>
      </w:rPr>
      <w:t>3</w:t>
    </w:r>
    <w:r>
      <w:rPr>
        <w:rStyle w:val="PageNumber"/>
      </w:rPr>
      <w:fldChar w:fldCharType="end"/>
    </w:r>
  </w:p>
  <w:p w14:paraId="2EC8C247" w14:textId="77777777" w:rsidR="00EB498E" w:rsidRDefault="00EB498E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C7FFFF" w14:textId="77777777" w:rsidR="000D4271" w:rsidRDefault="000D427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numPicBullet w:numPicBulletId="0">
    <w:pict>
      <v:shapetype w14:anchorId="02F44336"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6" type="#_x0000_t75" style="width:3in;height:3in" o:bullet="t"/>
    </w:pict>
  </w:numPicBullet>
  <w:abstractNum w:abstractNumId="0" w15:restartNumberingAfterBreak="0">
    <w:nsid w:val="0E0177F0"/>
    <w:multiLevelType w:val="multilevel"/>
    <w:tmpl w:val="FCCE31D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05C51BC"/>
    <w:multiLevelType w:val="multilevel"/>
    <w:tmpl w:val="B734F230"/>
    <w:lvl w:ilvl="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2CE2768"/>
    <w:multiLevelType w:val="multilevel"/>
    <w:tmpl w:val="E034CE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bordersDoNotSurroundHeader/>
  <w:bordersDoNotSurroundFooter/>
  <w:hideSpellingErrors/>
  <w:hideGrammaticalError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oNotHyphenateCaps/>
  <w:drawingGridHorizontalSpacing w:val="120"/>
  <w:drawingGridVerticalSpacing w:val="120"/>
  <w:displayHorizontalDrawingGridEvery w:val="0"/>
  <w:displayVerticalDrawingGridEvery w:val="3"/>
  <w:doNotShadeFormData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Virological Method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z2tee5p1pea0ge0fs7xxefh0sx00tfpft2t&quot;&gt;MAIN&lt;record-ids&gt;&lt;item&gt;3&lt;/item&gt;&lt;item&gt;12&lt;/item&gt;&lt;item&gt;16&lt;/item&gt;&lt;item&gt;17&lt;/item&gt;&lt;item&gt;18&lt;/item&gt;&lt;item&gt;20&lt;/item&gt;&lt;item&gt;28&lt;/item&gt;&lt;item&gt;33&lt;/item&gt;&lt;item&gt;235&lt;/item&gt;&lt;item&gt;309&lt;/item&gt;&lt;item&gt;475&lt;/item&gt;&lt;item&gt;505&lt;/item&gt;&lt;item&gt;813&lt;/item&gt;&lt;item&gt;997&lt;/item&gt;&lt;item&gt;1018&lt;/item&gt;&lt;item&gt;1041&lt;/item&gt;&lt;item&gt;1173&lt;/item&gt;&lt;item&gt;1178&lt;/item&gt;&lt;item&gt;1403&lt;/item&gt;&lt;item&gt;1427&lt;/item&gt;&lt;item&gt;1549&lt;/item&gt;&lt;item&gt;1709&lt;/item&gt;&lt;item&gt;1728&lt;/item&gt;&lt;item&gt;1937&lt;/item&gt;&lt;item&gt;1952&lt;/item&gt;&lt;item&gt;1955&lt;/item&gt;&lt;item&gt;1980&lt;/item&gt;&lt;item&gt;2049&lt;/item&gt;&lt;item&gt;2110&lt;/item&gt;&lt;item&gt;2179&lt;/item&gt;&lt;item&gt;2212&lt;/item&gt;&lt;item&gt;2214&lt;/item&gt;&lt;item&gt;2444&lt;/item&gt;&lt;item&gt;2510&lt;/item&gt;&lt;/record-ids&gt;&lt;/item&gt;&lt;/Libraries&gt;"/>
  </w:docVars>
  <w:rsids>
    <w:rsidRoot w:val="000F6255"/>
    <w:rsid w:val="00003742"/>
    <w:rsid w:val="00004B18"/>
    <w:rsid w:val="0001093D"/>
    <w:rsid w:val="00016748"/>
    <w:rsid w:val="00016FE2"/>
    <w:rsid w:val="00027D05"/>
    <w:rsid w:val="00031C99"/>
    <w:rsid w:val="00035CCA"/>
    <w:rsid w:val="0004265F"/>
    <w:rsid w:val="00042EE4"/>
    <w:rsid w:val="00054A32"/>
    <w:rsid w:val="00054BFD"/>
    <w:rsid w:val="000566B9"/>
    <w:rsid w:val="000573CE"/>
    <w:rsid w:val="00062C02"/>
    <w:rsid w:val="000701DA"/>
    <w:rsid w:val="0007070A"/>
    <w:rsid w:val="00086D34"/>
    <w:rsid w:val="0009340B"/>
    <w:rsid w:val="00097A47"/>
    <w:rsid w:val="000A1E5F"/>
    <w:rsid w:val="000A5A83"/>
    <w:rsid w:val="000B0218"/>
    <w:rsid w:val="000B4E03"/>
    <w:rsid w:val="000B662A"/>
    <w:rsid w:val="000C6B44"/>
    <w:rsid w:val="000C7A7C"/>
    <w:rsid w:val="000D0F4D"/>
    <w:rsid w:val="000D4271"/>
    <w:rsid w:val="000D7673"/>
    <w:rsid w:val="000E3240"/>
    <w:rsid w:val="000E35F2"/>
    <w:rsid w:val="000F1D16"/>
    <w:rsid w:val="000F52B7"/>
    <w:rsid w:val="000F6255"/>
    <w:rsid w:val="000F7A77"/>
    <w:rsid w:val="00104189"/>
    <w:rsid w:val="001056E5"/>
    <w:rsid w:val="001057BB"/>
    <w:rsid w:val="0010626D"/>
    <w:rsid w:val="001116F2"/>
    <w:rsid w:val="001210A6"/>
    <w:rsid w:val="00121E71"/>
    <w:rsid w:val="001227FA"/>
    <w:rsid w:val="001229C9"/>
    <w:rsid w:val="00130606"/>
    <w:rsid w:val="00130FCD"/>
    <w:rsid w:val="001334BD"/>
    <w:rsid w:val="0014102A"/>
    <w:rsid w:val="001448BD"/>
    <w:rsid w:val="00144DA1"/>
    <w:rsid w:val="00153D65"/>
    <w:rsid w:val="001564AD"/>
    <w:rsid w:val="001570BF"/>
    <w:rsid w:val="001651EB"/>
    <w:rsid w:val="00167C0C"/>
    <w:rsid w:val="001706D4"/>
    <w:rsid w:val="00170982"/>
    <w:rsid w:val="0017183E"/>
    <w:rsid w:val="001721EB"/>
    <w:rsid w:val="00176AB8"/>
    <w:rsid w:val="001841C5"/>
    <w:rsid w:val="001872DB"/>
    <w:rsid w:val="00190BB7"/>
    <w:rsid w:val="001933EE"/>
    <w:rsid w:val="0019397D"/>
    <w:rsid w:val="00194645"/>
    <w:rsid w:val="0019601E"/>
    <w:rsid w:val="001967CC"/>
    <w:rsid w:val="001976AB"/>
    <w:rsid w:val="001A40BC"/>
    <w:rsid w:val="001A4F3E"/>
    <w:rsid w:val="001B120D"/>
    <w:rsid w:val="001B3AFB"/>
    <w:rsid w:val="001C4686"/>
    <w:rsid w:val="001D0748"/>
    <w:rsid w:val="001D1C9B"/>
    <w:rsid w:val="001E1A27"/>
    <w:rsid w:val="001E1F99"/>
    <w:rsid w:val="001E67F7"/>
    <w:rsid w:val="001F2132"/>
    <w:rsid w:val="00202723"/>
    <w:rsid w:val="00203017"/>
    <w:rsid w:val="00213B4D"/>
    <w:rsid w:val="00215499"/>
    <w:rsid w:val="00221402"/>
    <w:rsid w:val="00221A07"/>
    <w:rsid w:val="0022346B"/>
    <w:rsid w:val="00225392"/>
    <w:rsid w:val="00226ABC"/>
    <w:rsid w:val="0025393D"/>
    <w:rsid w:val="00254A5A"/>
    <w:rsid w:val="00255586"/>
    <w:rsid w:val="00260CD1"/>
    <w:rsid w:val="00260FA0"/>
    <w:rsid w:val="00261D7F"/>
    <w:rsid w:val="00270A42"/>
    <w:rsid w:val="00273A75"/>
    <w:rsid w:val="00292700"/>
    <w:rsid w:val="0029278A"/>
    <w:rsid w:val="0029471E"/>
    <w:rsid w:val="00295C7A"/>
    <w:rsid w:val="002A2C79"/>
    <w:rsid w:val="002A45C1"/>
    <w:rsid w:val="002A5CD2"/>
    <w:rsid w:val="002A6537"/>
    <w:rsid w:val="002A74B3"/>
    <w:rsid w:val="002B0AC3"/>
    <w:rsid w:val="002B20DE"/>
    <w:rsid w:val="002B5F69"/>
    <w:rsid w:val="002D40FC"/>
    <w:rsid w:val="002D4364"/>
    <w:rsid w:val="002D7E21"/>
    <w:rsid w:val="002E146E"/>
    <w:rsid w:val="002E167A"/>
    <w:rsid w:val="002E324C"/>
    <w:rsid w:val="002E7F13"/>
    <w:rsid w:val="002F6184"/>
    <w:rsid w:val="002F7709"/>
    <w:rsid w:val="003172A8"/>
    <w:rsid w:val="00320AE9"/>
    <w:rsid w:val="0032192A"/>
    <w:rsid w:val="00324879"/>
    <w:rsid w:val="00325673"/>
    <w:rsid w:val="00330489"/>
    <w:rsid w:val="00331C62"/>
    <w:rsid w:val="003357EF"/>
    <w:rsid w:val="00335936"/>
    <w:rsid w:val="003404F2"/>
    <w:rsid w:val="00351607"/>
    <w:rsid w:val="00351740"/>
    <w:rsid w:val="00352D5C"/>
    <w:rsid w:val="0035303B"/>
    <w:rsid w:val="003559BA"/>
    <w:rsid w:val="00356624"/>
    <w:rsid w:val="003613CC"/>
    <w:rsid w:val="00370DC5"/>
    <w:rsid w:val="003769D5"/>
    <w:rsid w:val="00383C41"/>
    <w:rsid w:val="00391E92"/>
    <w:rsid w:val="00392F60"/>
    <w:rsid w:val="00393F48"/>
    <w:rsid w:val="0039740C"/>
    <w:rsid w:val="003A1194"/>
    <w:rsid w:val="003A2DC0"/>
    <w:rsid w:val="003B3AA1"/>
    <w:rsid w:val="003C3E79"/>
    <w:rsid w:val="003D3229"/>
    <w:rsid w:val="003D78CE"/>
    <w:rsid w:val="003E1CF6"/>
    <w:rsid w:val="003E44FE"/>
    <w:rsid w:val="003F1F56"/>
    <w:rsid w:val="004040E3"/>
    <w:rsid w:val="0040431C"/>
    <w:rsid w:val="00406D26"/>
    <w:rsid w:val="00417742"/>
    <w:rsid w:val="004232DC"/>
    <w:rsid w:val="00427D7C"/>
    <w:rsid w:val="00432DE4"/>
    <w:rsid w:val="004369D0"/>
    <w:rsid w:val="00436CB7"/>
    <w:rsid w:val="004474A9"/>
    <w:rsid w:val="00454B26"/>
    <w:rsid w:val="004661E7"/>
    <w:rsid w:val="00466E5D"/>
    <w:rsid w:val="00470F7C"/>
    <w:rsid w:val="00471BA4"/>
    <w:rsid w:val="004805E7"/>
    <w:rsid w:val="00482CAC"/>
    <w:rsid w:val="00483F10"/>
    <w:rsid w:val="004848F1"/>
    <w:rsid w:val="0048786D"/>
    <w:rsid w:val="004923BB"/>
    <w:rsid w:val="00496042"/>
    <w:rsid w:val="004967BF"/>
    <w:rsid w:val="00497F1F"/>
    <w:rsid w:val="004A1213"/>
    <w:rsid w:val="004A1547"/>
    <w:rsid w:val="004A4E4A"/>
    <w:rsid w:val="004B6FBE"/>
    <w:rsid w:val="004C548C"/>
    <w:rsid w:val="004C5F72"/>
    <w:rsid w:val="004C7E23"/>
    <w:rsid w:val="004D0123"/>
    <w:rsid w:val="004D0D0B"/>
    <w:rsid w:val="004D177F"/>
    <w:rsid w:val="004D6C7F"/>
    <w:rsid w:val="004E13C2"/>
    <w:rsid w:val="004E191D"/>
    <w:rsid w:val="004E1D12"/>
    <w:rsid w:val="004F1AED"/>
    <w:rsid w:val="00507B90"/>
    <w:rsid w:val="00512F72"/>
    <w:rsid w:val="00515DC7"/>
    <w:rsid w:val="005216FF"/>
    <w:rsid w:val="005320D9"/>
    <w:rsid w:val="0054566D"/>
    <w:rsid w:val="00545C89"/>
    <w:rsid w:val="005601F5"/>
    <w:rsid w:val="00562F0D"/>
    <w:rsid w:val="00583562"/>
    <w:rsid w:val="00590E8A"/>
    <w:rsid w:val="00591717"/>
    <w:rsid w:val="00591AA2"/>
    <w:rsid w:val="005972B2"/>
    <w:rsid w:val="005978D7"/>
    <w:rsid w:val="005A3DB6"/>
    <w:rsid w:val="005A59F6"/>
    <w:rsid w:val="005B06ED"/>
    <w:rsid w:val="005B2326"/>
    <w:rsid w:val="005B34EC"/>
    <w:rsid w:val="005B39BB"/>
    <w:rsid w:val="005B5845"/>
    <w:rsid w:val="005B6609"/>
    <w:rsid w:val="005C096A"/>
    <w:rsid w:val="005D1526"/>
    <w:rsid w:val="005D2CB9"/>
    <w:rsid w:val="005D4FD7"/>
    <w:rsid w:val="005D65B0"/>
    <w:rsid w:val="005E04BB"/>
    <w:rsid w:val="005E2351"/>
    <w:rsid w:val="005E6034"/>
    <w:rsid w:val="005F335B"/>
    <w:rsid w:val="005F483A"/>
    <w:rsid w:val="005F64C0"/>
    <w:rsid w:val="00601A75"/>
    <w:rsid w:val="00605E10"/>
    <w:rsid w:val="006068A6"/>
    <w:rsid w:val="006072E9"/>
    <w:rsid w:val="00610F3E"/>
    <w:rsid w:val="00622F05"/>
    <w:rsid w:val="006307FF"/>
    <w:rsid w:val="00631744"/>
    <w:rsid w:val="0063469A"/>
    <w:rsid w:val="00634AC9"/>
    <w:rsid w:val="00635D59"/>
    <w:rsid w:val="00650130"/>
    <w:rsid w:val="00654623"/>
    <w:rsid w:val="0065685B"/>
    <w:rsid w:val="006607EA"/>
    <w:rsid w:val="00661123"/>
    <w:rsid w:val="0066691B"/>
    <w:rsid w:val="00666B6E"/>
    <w:rsid w:val="006745A9"/>
    <w:rsid w:val="00682425"/>
    <w:rsid w:val="00682882"/>
    <w:rsid w:val="00682C79"/>
    <w:rsid w:val="006833DF"/>
    <w:rsid w:val="00687352"/>
    <w:rsid w:val="00692746"/>
    <w:rsid w:val="006A02A0"/>
    <w:rsid w:val="006A1C9B"/>
    <w:rsid w:val="006A64FE"/>
    <w:rsid w:val="006B1E29"/>
    <w:rsid w:val="006B25DD"/>
    <w:rsid w:val="006B7479"/>
    <w:rsid w:val="006C0A60"/>
    <w:rsid w:val="006C2BC3"/>
    <w:rsid w:val="006C3D72"/>
    <w:rsid w:val="006C694E"/>
    <w:rsid w:val="006E1122"/>
    <w:rsid w:val="006F478E"/>
    <w:rsid w:val="006F6447"/>
    <w:rsid w:val="0070138F"/>
    <w:rsid w:val="0071318F"/>
    <w:rsid w:val="00720327"/>
    <w:rsid w:val="007246CE"/>
    <w:rsid w:val="007371D1"/>
    <w:rsid w:val="0074120A"/>
    <w:rsid w:val="007417AA"/>
    <w:rsid w:val="00745C1E"/>
    <w:rsid w:val="00755576"/>
    <w:rsid w:val="007610F9"/>
    <w:rsid w:val="00763383"/>
    <w:rsid w:val="0076390D"/>
    <w:rsid w:val="007640AE"/>
    <w:rsid w:val="007707E3"/>
    <w:rsid w:val="00772BEE"/>
    <w:rsid w:val="007734F6"/>
    <w:rsid w:val="00774CE1"/>
    <w:rsid w:val="00777921"/>
    <w:rsid w:val="00780EA5"/>
    <w:rsid w:val="00781BE5"/>
    <w:rsid w:val="0078566A"/>
    <w:rsid w:val="00790FEC"/>
    <w:rsid w:val="00793588"/>
    <w:rsid w:val="00794665"/>
    <w:rsid w:val="007A03D4"/>
    <w:rsid w:val="007B2DFF"/>
    <w:rsid w:val="007C5F89"/>
    <w:rsid w:val="007D2DA0"/>
    <w:rsid w:val="007D599A"/>
    <w:rsid w:val="007E1C98"/>
    <w:rsid w:val="007E2D89"/>
    <w:rsid w:val="007E612B"/>
    <w:rsid w:val="007E6416"/>
    <w:rsid w:val="007E7D68"/>
    <w:rsid w:val="00803793"/>
    <w:rsid w:val="00804D66"/>
    <w:rsid w:val="00812536"/>
    <w:rsid w:val="00824464"/>
    <w:rsid w:val="00830432"/>
    <w:rsid w:val="00832E8C"/>
    <w:rsid w:val="00837B02"/>
    <w:rsid w:val="0084290C"/>
    <w:rsid w:val="00843048"/>
    <w:rsid w:val="00846DBC"/>
    <w:rsid w:val="00853324"/>
    <w:rsid w:val="008546DF"/>
    <w:rsid w:val="00857AFF"/>
    <w:rsid w:val="00861A08"/>
    <w:rsid w:val="008627DE"/>
    <w:rsid w:val="00863DC6"/>
    <w:rsid w:val="00872004"/>
    <w:rsid w:val="0087240D"/>
    <w:rsid w:val="008778B8"/>
    <w:rsid w:val="00877BEC"/>
    <w:rsid w:val="0088282C"/>
    <w:rsid w:val="00883C40"/>
    <w:rsid w:val="00895CD3"/>
    <w:rsid w:val="00897199"/>
    <w:rsid w:val="008A2BC2"/>
    <w:rsid w:val="008A505E"/>
    <w:rsid w:val="008A516A"/>
    <w:rsid w:val="008B0AF0"/>
    <w:rsid w:val="008B5FEF"/>
    <w:rsid w:val="008B725F"/>
    <w:rsid w:val="008B7ADD"/>
    <w:rsid w:val="008D27D6"/>
    <w:rsid w:val="008F1064"/>
    <w:rsid w:val="008F5400"/>
    <w:rsid w:val="00920DF9"/>
    <w:rsid w:val="00921041"/>
    <w:rsid w:val="0092200A"/>
    <w:rsid w:val="00922E7F"/>
    <w:rsid w:val="009259C9"/>
    <w:rsid w:val="00930481"/>
    <w:rsid w:val="00944590"/>
    <w:rsid w:val="00950CB4"/>
    <w:rsid w:val="00950F61"/>
    <w:rsid w:val="009514DA"/>
    <w:rsid w:val="0095231F"/>
    <w:rsid w:val="00952945"/>
    <w:rsid w:val="00956379"/>
    <w:rsid w:val="009600BA"/>
    <w:rsid w:val="009639CD"/>
    <w:rsid w:val="00966F74"/>
    <w:rsid w:val="0097609B"/>
    <w:rsid w:val="009802B0"/>
    <w:rsid w:val="00980DC9"/>
    <w:rsid w:val="0098152B"/>
    <w:rsid w:val="00982224"/>
    <w:rsid w:val="00984F1D"/>
    <w:rsid w:val="009875C9"/>
    <w:rsid w:val="00990389"/>
    <w:rsid w:val="00996FA5"/>
    <w:rsid w:val="009A22A4"/>
    <w:rsid w:val="009A2CF1"/>
    <w:rsid w:val="009A7AA5"/>
    <w:rsid w:val="009B26C4"/>
    <w:rsid w:val="009B5C41"/>
    <w:rsid w:val="009B7F27"/>
    <w:rsid w:val="009C6D8A"/>
    <w:rsid w:val="009E6BD6"/>
    <w:rsid w:val="009F22B3"/>
    <w:rsid w:val="009F42E8"/>
    <w:rsid w:val="009F4F8D"/>
    <w:rsid w:val="009F7866"/>
    <w:rsid w:val="00A0044B"/>
    <w:rsid w:val="00A0174E"/>
    <w:rsid w:val="00A1064A"/>
    <w:rsid w:val="00A25174"/>
    <w:rsid w:val="00A25D91"/>
    <w:rsid w:val="00A2678E"/>
    <w:rsid w:val="00A35AC3"/>
    <w:rsid w:val="00A3789D"/>
    <w:rsid w:val="00A467DD"/>
    <w:rsid w:val="00A4686A"/>
    <w:rsid w:val="00A46927"/>
    <w:rsid w:val="00A565A7"/>
    <w:rsid w:val="00A704F3"/>
    <w:rsid w:val="00A75042"/>
    <w:rsid w:val="00A837A5"/>
    <w:rsid w:val="00A85F03"/>
    <w:rsid w:val="00A87093"/>
    <w:rsid w:val="00AB0F58"/>
    <w:rsid w:val="00AB6A02"/>
    <w:rsid w:val="00AD1460"/>
    <w:rsid w:val="00AD4E21"/>
    <w:rsid w:val="00AF2087"/>
    <w:rsid w:val="00AF2626"/>
    <w:rsid w:val="00AF43E9"/>
    <w:rsid w:val="00AF61AB"/>
    <w:rsid w:val="00B07856"/>
    <w:rsid w:val="00B07E58"/>
    <w:rsid w:val="00B13C84"/>
    <w:rsid w:val="00B14BC6"/>
    <w:rsid w:val="00B1714A"/>
    <w:rsid w:val="00B21EEC"/>
    <w:rsid w:val="00B23071"/>
    <w:rsid w:val="00B24268"/>
    <w:rsid w:val="00B2467E"/>
    <w:rsid w:val="00B270B0"/>
    <w:rsid w:val="00B3036C"/>
    <w:rsid w:val="00B30A06"/>
    <w:rsid w:val="00B329DA"/>
    <w:rsid w:val="00B32EC0"/>
    <w:rsid w:val="00B34BBF"/>
    <w:rsid w:val="00B3585C"/>
    <w:rsid w:val="00B36662"/>
    <w:rsid w:val="00B36FC7"/>
    <w:rsid w:val="00B42BA9"/>
    <w:rsid w:val="00B47E16"/>
    <w:rsid w:val="00B533D2"/>
    <w:rsid w:val="00B54AC7"/>
    <w:rsid w:val="00B60258"/>
    <w:rsid w:val="00B666D1"/>
    <w:rsid w:val="00B66B3B"/>
    <w:rsid w:val="00B707AF"/>
    <w:rsid w:val="00B74EA2"/>
    <w:rsid w:val="00B8005D"/>
    <w:rsid w:val="00B818C1"/>
    <w:rsid w:val="00B82436"/>
    <w:rsid w:val="00B82B12"/>
    <w:rsid w:val="00B82C23"/>
    <w:rsid w:val="00B87E4A"/>
    <w:rsid w:val="00B87E54"/>
    <w:rsid w:val="00B90B77"/>
    <w:rsid w:val="00B926E5"/>
    <w:rsid w:val="00BA3407"/>
    <w:rsid w:val="00BA6F0A"/>
    <w:rsid w:val="00BB231F"/>
    <w:rsid w:val="00BB44CF"/>
    <w:rsid w:val="00BC1411"/>
    <w:rsid w:val="00BC4B49"/>
    <w:rsid w:val="00BC55B2"/>
    <w:rsid w:val="00BD2453"/>
    <w:rsid w:val="00BD3222"/>
    <w:rsid w:val="00BD7331"/>
    <w:rsid w:val="00BE04CF"/>
    <w:rsid w:val="00BE0E84"/>
    <w:rsid w:val="00BE1B3F"/>
    <w:rsid w:val="00BE3221"/>
    <w:rsid w:val="00BF1A2B"/>
    <w:rsid w:val="00BF44D1"/>
    <w:rsid w:val="00BF478C"/>
    <w:rsid w:val="00BF613B"/>
    <w:rsid w:val="00C17A3F"/>
    <w:rsid w:val="00C309A4"/>
    <w:rsid w:val="00C311EE"/>
    <w:rsid w:val="00C336C3"/>
    <w:rsid w:val="00C40AED"/>
    <w:rsid w:val="00C410BA"/>
    <w:rsid w:val="00C44D1B"/>
    <w:rsid w:val="00C4781A"/>
    <w:rsid w:val="00C57441"/>
    <w:rsid w:val="00C63108"/>
    <w:rsid w:val="00C635D3"/>
    <w:rsid w:val="00C6401D"/>
    <w:rsid w:val="00C64A8B"/>
    <w:rsid w:val="00C6742A"/>
    <w:rsid w:val="00C676A0"/>
    <w:rsid w:val="00C7568F"/>
    <w:rsid w:val="00C7798A"/>
    <w:rsid w:val="00C77D26"/>
    <w:rsid w:val="00C80290"/>
    <w:rsid w:val="00C80910"/>
    <w:rsid w:val="00C8105A"/>
    <w:rsid w:val="00C8509E"/>
    <w:rsid w:val="00C9050E"/>
    <w:rsid w:val="00C923ED"/>
    <w:rsid w:val="00C92855"/>
    <w:rsid w:val="00CA0007"/>
    <w:rsid w:val="00CA6205"/>
    <w:rsid w:val="00CB2A5A"/>
    <w:rsid w:val="00CC036A"/>
    <w:rsid w:val="00CC6C20"/>
    <w:rsid w:val="00CC7608"/>
    <w:rsid w:val="00CD29CE"/>
    <w:rsid w:val="00CD4236"/>
    <w:rsid w:val="00CD7A48"/>
    <w:rsid w:val="00CE0392"/>
    <w:rsid w:val="00CE095E"/>
    <w:rsid w:val="00CE2760"/>
    <w:rsid w:val="00CE4EF6"/>
    <w:rsid w:val="00CF07E5"/>
    <w:rsid w:val="00CF1782"/>
    <w:rsid w:val="00CF31F9"/>
    <w:rsid w:val="00D01428"/>
    <w:rsid w:val="00D026E8"/>
    <w:rsid w:val="00D13334"/>
    <w:rsid w:val="00D13647"/>
    <w:rsid w:val="00D141AB"/>
    <w:rsid w:val="00D1449E"/>
    <w:rsid w:val="00D1466F"/>
    <w:rsid w:val="00D26A24"/>
    <w:rsid w:val="00D36656"/>
    <w:rsid w:val="00D4499B"/>
    <w:rsid w:val="00D62718"/>
    <w:rsid w:val="00D642FD"/>
    <w:rsid w:val="00D65910"/>
    <w:rsid w:val="00D6760B"/>
    <w:rsid w:val="00D67BCF"/>
    <w:rsid w:val="00D70350"/>
    <w:rsid w:val="00D861A4"/>
    <w:rsid w:val="00D94874"/>
    <w:rsid w:val="00D9563A"/>
    <w:rsid w:val="00D97F3A"/>
    <w:rsid w:val="00DA637A"/>
    <w:rsid w:val="00DB0C75"/>
    <w:rsid w:val="00DB3F68"/>
    <w:rsid w:val="00DB6676"/>
    <w:rsid w:val="00DB6E5C"/>
    <w:rsid w:val="00DC01C4"/>
    <w:rsid w:val="00DC3786"/>
    <w:rsid w:val="00DC4B4A"/>
    <w:rsid w:val="00DC7F10"/>
    <w:rsid w:val="00DD7E3F"/>
    <w:rsid w:val="00DE3E00"/>
    <w:rsid w:val="00DF1A40"/>
    <w:rsid w:val="00E07BC8"/>
    <w:rsid w:val="00E17C01"/>
    <w:rsid w:val="00E21E67"/>
    <w:rsid w:val="00E25D17"/>
    <w:rsid w:val="00E3129C"/>
    <w:rsid w:val="00E3366E"/>
    <w:rsid w:val="00E36107"/>
    <w:rsid w:val="00E36BE5"/>
    <w:rsid w:val="00E469B2"/>
    <w:rsid w:val="00E55514"/>
    <w:rsid w:val="00E56BC7"/>
    <w:rsid w:val="00E60FDF"/>
    <w:rsid w:val="00E72B03"/>
    <w:rsid w:val="00E744D3"/>
    <w:rsid w:val="00E7476D"/>
    <w:rsid w:val="00E74974"/>
    <w:rsid w:val="00E76277"/>
    <w:rsid w:val="00E966FE"/>
    <w:rsid w:val="00EA19F7"/>
    <w:rsid w:val="00EA3E26"/>
    <w:rsid w:val="00EA64A0"/>
    <w:rsid w:val="00EB498E"/>
    <w:rsid w:val="00EB6988"/>
    <w:rsid w:val="00EC3589"/>
    <w:rsid w:val="00EC7F0D"/>
    <w:rsid w:val="00ED58AB"/>
    <w:rsid w:val="00EE3D49"/>
    <w:rsid w:val="00EE4F05"/>
    <w:rsid w:val="00EE79A7"/>
    <w:rsid w:val="00EF1460"/>
    <w:rsid w:val="00EF2F4B"/>
    <w:rsid w:val="00F0150D"/>
    <w:rsid w:val="00F03D01"/>
    <w:rsid w:val="00F07CEF"/>
    <w:rsid w:val="00F207CC"/>
    <w:rsid w:val="00F25C4D"/>
    <w:rsid w:val="00F26478"/>
    <w:rsid w:val="00F31AFA"/>
    <w:rsid w:val="00F41741"/>
    <w:rsid w:val="00F47C62"/>
    <w:rsid w:val="00F548D7"/>
    <w:rsid w:val="00F62644"/>
    <w:rsid w:val="00F66E40"/>
    <w:rsid w:val="00F7230C"/>
    <w:rsid w:val="00F725FF"/>
    <w:rsid w:val="00F761BA"/>
    <w:rsid w:val="00F811D8"/>
    <w:rsid w:val="00F8122C"/>
    <w:rsid w:val="00F82071"/>
    <w:rsid w:val="00F94413"/>
    <w:rsid w:val="00F96B60"/>
    <w:rsid w:val="00FA0DAD"/>
    <w:rsid w:val="00FA7F24"/>
    <w:rsid w:val="00FB00EB"/>
    <w:rsid w:val="00FB4AE3"/>
    <w:rsid w:val="00FB540B"/>
    <w:rsid w:val="00FC315E"/>
    <w:rsid w:val="00FC3C56"/>
    <w:rsid w:val="00FD2086"/>
    <w:rsid w:val="00FD5F36"/>
    <w:rsid w:val="00FD772B"/>
    <w:rsid w:val="00FE7067"/>
    <w:rsid w:val="00FF02B4"/>
    <w:rsid w:val="00FF1BEB"/>
    <w:rsid w:val="00FF3542"/>
    <w:rsid w:val="00FF5B6A"/>
    <w:rsid w:val="00FF72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A6484C0"/>
  <w15:docId w15:val="{532F0FAD-8E19-484A-9ECD-32B4B3E601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811D8"/>
    <w:pPr>
      <w:widowControl w:val="0"/>
      <w:autoSpaceDE w:val="0"/>
      <w:autoSpaceDN w:val="0"/>
      <w:adjustRightInd w:val="0"/>
    </w:pPr>
    <w:rPr>
      <w:sz w:val="24"/>
      <w:szCs w:val="24"/>
    </w:rPr>
  </w:style>
  <w:style w:type="paragraph" w:styleId="Heading1">
    <w:name w:val="heading 1"/>
    <w:basedOn w:val="Normal"/>
    <w:next w:val="Normal"/>
    <w:qFormat/>
    <w:rsid w:val="00F811D8"/>
    <w:pPr>
      <w:keepNext/>
      <w:jc w:val="center"/>
      <w:outlineLvl w:val="0"/>
    </w:pPr>
    <w:rPr>
      <w:rFonts w:ascii="GoudyOlSt BT" w:hAnsi="GoudyOlSt BT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semiHidden/>
    <w:rsid w:val="00F811D8"/>
  </w:style>
  <w:style w:type="paragraph" w:styleId="BodyText">
    <w:name w:val="Body Text"/>
    <w:basedOn w:val="Normal"/>
    <w:rsid w:val="00F811D8"/>
    <w:pPr>
      <w:jc w:val="center"/>
    </w:pPr>
  </w:style>
  <w:style w:type="paragraph" w:styleId="Header">
    <w:name w:val="header"/>
    <w:basedOn w:val="Normal"/>
    <w:rsid w:val="00F811D8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F811D8"/>
  </w:style>
  <w:style w:type="paragraph" w:styleId="BodyTextIndent">
    <w:name w:val="Body Text Indent"/>
    <w:basedOn w:val="Normal"/>
    <w:rsid w:val="00F811D8"/>
    <w:pPr>
      <w:spacing w:line="480" w:lineRule="auto"/>
      <w:ind w:firstLine="720"/>
    </w:pPr>
    <w:rPr>
      <w:sz w:val="22"/>
    </w:rPr>
  </w:style>
  <w:style w:type="paragraph" w:styleId="BodyTextIndent2">
    <w:name w:val="Body Text Indent 2"/>
    <w:basedOn w:val="Normal"/>
    <w:rsid w:val="00F811D8"/>
    <w:pPr>
      <w:spacing w:line="360" w:lineRule="auto"/>
      <w:ind w:left="1988" w:hanging="274"/>
      <w:jc w:val="center"/>
    </w:pPr>
    <w:rPr>
      <w:sz w:val="22"/>
    </w:rPr>
  </w:style>
  <w:style w:type="paragraph" w:styleId="BodyTextIndent3">
    <w:name w:val="Body Text Indent 3"/>
    <w:basedOn w:val="Normal"/>
    <w:rsid w:val="00F811D8"/>
    <w:pPr>
      <w:spacing w:line="480" w:lineRule="auto"/>
      <w:ind w:firstLine="720"/>
    </w:pPr>
  </w:style>
  <w:style w:type="character" w:styleId="LineNumber">
    <w:name w:val="line number"/>
    <w:basedOn w:val="DefaultParagraphFont"/>
    <w:rsid w:val="00F811D8"/>
  </w:style>
  <w:style w:type="paragraph" w:styleId="Footer">
    <w:name w:val="footer"/>
    <w:basedOn w:val="Normal"/>
    <w:rsid w:val="00F811D8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F811D8"/>
    <w:rPr>
      <w:rFonts w:ascii="Tahoma" w:hAnsi="Tahoma" w:cs="Tahoma"/>
      <w:sz w:val="16"/>
      <w:szCs w:val="16"/>
    </w:rPr>
  </w:style>
  <w:style w:type="character" w:styleId="Hyperlink">
    <w:name w:val="Hyperlink"/>
    <w:rsid w:val="00F811D8"/>
    <w:rPr>
      <w:color w:val="0000FF"/>
      <w:u w:val="single"/>
    </w:rPr>
  </w:style>
  <w:style w:type="table" w:styleId="TableGrid">
    <w:name w:val="Table Grid"/>
    <w:basedOn w:val="TableNormal"/>
    <w:rsid w:val="003E1CF6"/>
    <w:pPr>
      <w:widowControl w:val="0"/>
      <w:autoSpaceDE w:val="0"/>
      <w:autoSpaceDN w:val="0"/>
      <w:adjustRightInd w:val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Style1">
    <w:name w:val="Table Style1"/>
    <w:basedOn w:val="TableNormal"/>
    <w:rsid w:val="003E1CF6"/>
    <w:tblPr/>
  </w:style>
  <w:style w:type="character" w:styleId="CommentReference">
    <w:name w:val="annotation reference"/>
    <w:rsid w:val="00996FA5"/>
    <w:rPr>
      <w:sz w:val="16"/>
      <w:szCs w:val="16"/>
    </w:rPr>
  </w:style>
  <w:style w:type="paragraph" w:styleId="CommentText">
    <w:name w:val="annotation text"/>
    <w:basedOn w:val="Normal"/>
    <w:link w:val="CommentTextChar"/>
    <w:rsid w:val="00996FA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96FA5"/>
  </w:style>
  <w:style w:type="paragraph" w:styleId="CommentSubject">
    <w:name w:val="annotation subject"/>
    <w:basedOn w:val="CommentText"/>
    <w:next w:val="CommentText"/>
    <w:link w:val="CommentSubjectChar"/>
    <w:rsid w:val="00996FA5"/>
    <w:rPr>
      <w:b/>
      <w:bCs/>
    </w:rPr>
  </w:style>
  <w:style w:type="character" w:customStyle="1" w:styleId="CommentSubjectChar">
    <w:name w:val="Comment Subject Char"/>
    <w:link w:val="CommentSubject"/>
    <w:rsid w:val="00996FA5"/>
    <w:rPr>
      <w:b/>
      <w:bCs/>
    </w:rPr>
  </w:style>
  <w:style w:type="table" w:styleId="Table3Deffects3">
    <w:name w:val="Table 3D effects 3"/>
    <w:basedOn w:val="TableNormal"/>
    <w:rsid w:val="006F6447"/>
    <w:pPr>
      <w:widowControl w:val="0"/>
      <w:autoSpaceDE w:val="0"/>
      <w:autoSpaceDN w:val="0"/>
      <w:adjustRightInd w:val="0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6F6447"/>
    <w:pPr>
      <w:widowControl w:val="0"/>
      <w:autoSpaceDE w:val="0"/>
      <w:autoSpaceDN w:val="0"/>
      <w:adjustRightInd w:val="0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TableGrid1">
    <w:name w:val="Table Grid1"/>
    <w:basedOn w:val="TableNormal"/>
    <w:next w:val="TableGrid"/>
    <w:uiPriority w:val="59"/>
    <w:rsid w:val="004B6FBE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rsid w:val="005B34EC"/>
  </w:style>
  <w:style w:type="paragraph" w:styleId="EndnoteText">
    <w:name w:val="endnote text"/>
    <w:basedOn w:val="Normal"/>
    <w:link w:val="EndnoteTextChar"/>
    <w:rsid w:val="00330489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330489"/>
  </w:style>
  <w:style w:type="character" w:styleId="EndnoteReference">
    <w:name w:val="endnote reference"/>
    <w:basedOn w:val="DefaultParagraphFont"/>
    <w:rsid w:val="0033048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16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925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1639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96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99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96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87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88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11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16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47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242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40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543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200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354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002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26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44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841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202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758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682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108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496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497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89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216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610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476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457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44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635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521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730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412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8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483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74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7881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9035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4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68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0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32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7870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34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76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60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11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646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45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5590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3165640">
              <w:marLeft w:val="12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213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558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752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900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2360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338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809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69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459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22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E77C093-DFC9-F341-AEFB-90C9C4FA47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475</Words>
  <Characters>2709</Characters>
  <Application>Microsoft Office Word</Application>
  <DocSecurity>4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lVS/REVB/DVRD/NCID/CDC</Company>
  <LinksUpToDate>false</LinksUpToDate>
  <CharactersWithSpaces>3178</CharactersWithSpaces>
  <SharedDoc>false</SharedDoc>
  <HLinks>
    <vt:vector size="408" baseType="variant">
      <vt:variant>
        <vt:i4>4390923</vt:i4>
      </vt:variant>
      <vt:variant>
        <vt:i4>35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456459</vt:i4>
      </vt:variant>
      <vt:variant>
        <vt:i4>34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34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15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32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653067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194315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84139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23</vt:i4>
      </vt:variant>
      <vt:variant>
        <vt:i4>27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26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25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456459</vt:i4>
      </vt:variant>
      <vt:variant>
        <vt:i4>25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456459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22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22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16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387</vt:i4>
      </vt:variant>
      <vt:variant>
        <vt:i4>21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20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19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653067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15</vt:i4>
      </vt:variant>
      <vt:variant>
        <vt:i4>17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7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157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456459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14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4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387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718603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587531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456459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10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103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456459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456459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587531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587531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456459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521995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7864408</vt:i4>
      </vt:variant>
      <vt:variant>
        <vt:i4>3</vt:i4>
      </vt:variant>
      <vt:variant>
        <vt:i4>0</vt:i4>
      </vt:variant>
      <vt:variant>
        <vt:i4>5</vt:i4>
      </vt:variant>
      <vt:variant>
        <vt:lpwstr>mailto:dkilpatrick@cdc.g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MK1</dc:creator>
  <cp:lastModifiedBy>Bauman, Ann (CDC/DDID/NCIRD/OD)</cp:lastModifiedBy>
  <cp:revision>2</cp:revision>
  <cp:lastPrinted>2013-08-22T14:09:00Z</cp:lastPrinted>
  <dcterms:created xsi:type="dcterms:W3CDTF">2021-06-14T18:27:00Z</dcterms:created>
  <dcterms:modified xsi:type="dcterms:W3CDTF">2021-06-14T18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8af03ff0-41c5-4c41-b55e-fabb8fae94be_Enabled">
    <vt:lpwstr>true</vt:lpwstr>
  </property>
  <property fmtid="{D5CDD505-2E9C-101B-9397-08002B2CF9AE}" pid="3" name="MSIP_Label_8af03ff0-41c5-4c41-b55e-fabb8fae94be_SetDate">
    <vt:lpwstr>2021-06-14T18:26:54Z</vt:lpwstr>
  </property>
  <property fmtid="{D5CDD505-2E9C-101B-9397-08002B2CF9AE}" pid="4" name="MSIP_Label_8af03ff0-41c5-4c41-b55e-fabb8fae94be_Method">
    <vt:lpwstr>Privileged</vt:lpwstr>
  </property>
  <property fmtid="{D5CDD505-2E9C-101B-9397-08002B2CF9AE}" pid="5" name="MSIP_Label_8af03ff0-41c5-4c41-b55e-fabb8fae94be_Name">
    <vt:lpwstr>8af03ff0-41c5-4c41-b55e-fabb8fae94be</vt:lpwstr>
  </property>
  <property fmtid="{D5CDD505-2E9C-101B-9397-08002B2CF9AE}" pid="6" name="MSIP_Label_8af03ff0-41c5-4c41-b55e-fabb8fae94be_SiteId">
    <vt:lpwstr>9ce70869-60db-44fd-abe8-d2767077fc8f</vt:lpwstr>
  </property>
  <property fmtid="{D5CDD505-2E9C-101B-9397-08002B2CF9AE}" pid="7" name="MSIP_Label_8af03ff0-41c5-4c41-b55e-fabb8fae94be_ActionId">
    <vt:lpwstr>a56f25c3-056a-4270-80db-f5a50fa9e33c</vt:lpwstr>
  </property>
  <property fmtid="{D5CDD505-2E9C-101B-9397-08002B2CF9AE}" pid="8" name="MSIP_Label_8af03ff0-41c5-4c41-b55e-fabb8fae94be_ContentBits">
    <vt:lpwstr>0</vt:lpwstr>
  </property>
</Properties>
</file>